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8156BCE" w:rsidR="00664F15" w:rsidRDefault="00CD70A7" w:rsidP="01CE50FE">
      <w:pPr>
        <w:spacing w:line="360" w:lineRule="auto"/>
        <w:jc w:val="center"/>
        <w:rPr>
          <w:b/>
          <w:bCs/>
          <w:sz w:val="28"/>
          <w:szCs w:val="28"/>
        </w:rPr>
      </w:pPr>
      <w:r>
        <w:rPr>
          <w:b/>
          <w:bCs/>
          <w:sz w:val="28"/>
          <w:szCs w:val="28"/>
        </w:rPr>
        <w:t>Sistem Edukasi Kebencanaan Pada Lembaga Filantropi Berbasis Web</w:t>
      </w:r>
      <w:r w:rsidR="00BC484B">
        <w:rPr>
          <w:b/>
          <w:bCs/>
          <w:sz w:val="28"/>
          <w:szCs w:val="28"/>
        </w:rPr>
        <w:t>site</w:t>
      </w:r>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Proposal Tugas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r>
        <w:t>Diajukan Untuk Memenuhi</w:t>
      </w:r>
    </w:p>
    <w:p w14:paraId="12029165" w14:textId="636A14FC" w:rsidR="00664F15" w:rsidRDefault="01CE50FE" w:rsidP="000F2778">
      <w:pPr>
        <w:spacing w:line="360" w:lineRule="auto"/>
        <w:jc w:val="center"/>
      </w:pPr>
      <w:r>
        <w:t xml:space="preserve">Persyaratan Guna Meraih Gelar Sarjana </w:t>
      </w:r>
      <w:r w:rsidR="00FA1A50">
        <w:t>Strata 1</w:t>
      </w:r>
    </w:p>
    <w:p w14:paraId="07909AB3" w14:textId="77777777" w:rsidR="00664F15" w:rsidRDefault="01CE50FE" w:rsidP="000F2778">
      <w:pPr>
        <w:spacing w:line="360" w:lineRule="auto"/>
        <w:jc w:val="center"/>
      </w:pPr>
      <w:r>
        <w:t>Informatika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Maulana Sandi Samudera</w:t>
      </w:r>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r>
        <w:rPr>
          <w:b/>
          <w:bCs/>
        </w:rPr>
        <w:t>Rekayasa Perangkat Lunak</w:t>
      </w:r>
    </w:p>
    <w:p w14:paraId="7642BE19" w14:textId="79E49A50" w:rsidR="3DDCC678" w:rsidRDefault="3DDCC678" w:rsidP="3DDCC678">
      <w:pPr>
        <w:spacing w:line="360" w:lineRule="auto"/>
      </w:pP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77777777"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5904DE7C" w14:textId="77777777" w:rsidR="00FA1A50" w:rsidRPr="002214F7" w:rsidRDefault="00FA1A50" w:rsidP="00FA1A50">
      <w:pPr>
        <w:spacing w:before="30" w:after="30" w:line="360" w:lineRule="auto"/>
      </w:pPr>
      <w:r>
        <w:rPr>
          <w:b/>
          <w:bCs/>
          <w:sz w:val="28"/>
          <w:szCs w:val="28"/>
        </w:rPr>
        <w:t>Sistem Edukasi Kebencanaan Pada Lembaga Filantropi Berbasis Websit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77777777"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Maulana Sandi Samudera</w:t>
      </w:r>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77777777" w:rsidR="00FA1A50" w:rsidRPr="002214F7" w:rsidRDefault="00FA1A50" w:rsidP="00FA1A50">
      <w:pPr>
        <w:spacing w:before="30" w:after="30" w:line="360" w:lineRule="auto"/>
        <w:jc w:val="center"/>
      </w:pPr>
      <w:r>
        <w:t xml:space="preserve">Telah Direkomendasikan Untuk Diajukan Sebagai </w:t>
      </w:r>
    </w:p>
    <w:p w14:paraId="471FEC1D" w14:textId="77777777" w:rsidR="00FA1A50" w:rsidRPr="002214F7" w:rsidRDefault="00FA1A50" w:rsidP="00FA1A50">
      <w:pPr>
        <w:spacing w:before="30" w:after="30" w:line="360" w:lineRule="auto"/>
        <w:jc w:val="center"/>
      </w:pPr>
      <w:r>
        <w:t>Judul Tugas Akhir Di</w:t>
      </w:r>
    </w:p>
    <w:p w14:paraId="2EB1FA97" w14:textId="77777777" w:rsidR="00FA1A50" w:rsidRPr="002214F7" w:rsidRDefault="00FA1A50" w:rsidP="00FA1A50">
      <w:pPr>
        <w:spacing w:before="30" w:after="30" w:line="360" w:lineRule="auto"/>
        <w:jc w:val="center"/>
      </w:pPr>
      <w:r>
        <w:t>Program Studi Informatika Universitas Muhammadiyah Malang</w:t>
      </w:r>
    </w:p>
    <w:p w14:paraId="7CE73577" w14:textId="77777777" w:rsidR="00FA1A50" w:rsidRPr="002214F7" w:rsidRDefault="00FA1A50" w:rsidP="00FA1A50">
      <w:pPr>
        <w:spacing w:before="30" w:after="30" w:line="360" w:lineRule="auto"/>
        <w:jc w:val="center"/>
        <w:rPr>
          <w:lang w:val="id-ID"/>
        </w:rPr>
      </w:pPr>
    </w:p>
    <w:p w14:paraId="4CFB026D" w14:textId="77777777" w:rsidR="00FA1A50" w:rsidRPr="002214F7" w:rsidRDefault="00FA1A50" w:rsidP="00FA1A50">
      <w:pPr>
        <w:spacing w:before="30" w:after="30" w:line="360" w:lineRule="auto"/>
        <w:jc w:val="center"/>
        <w:rPr>
          <w:lang w:val="id-ID"/>
        </w:rPr>
      </w:pPr>
    </w:p>
    <w:p w14:paraId="5498F486" w14:textId="77777777" w:rsidR="00FA1A50" w:rsidRPr="002214F7" w:rsidRDefault="00FA1A50" w:rsidP="00FA1A50">
      <w:pPr>
        <w:spacing w:before="30" w:after="30" w:line="360" w:lineRule="auto"/>
        <w:jc w:val="center"/>
        <w:rPr>
          <w:lang w:val="id-ID"/>
        </w:rPr>
      </w:pPr>
    </w:p>
    <w:p w14:paraId="0AE9AC39" w14:textId="77777777" w:rsidR="00FA1A50" w:rsidRPr="002214F7" w:rsidRDefault="00FA1A50" w:rsidP="00FA1A50">
      <w:pPr>
        <w:spacing w:before="30" w:after="30" w:line="360" w:lineRule="auto"/>
        <w:jc w:val="center"/>
        <w:rPr>
          <w:lang w:val="id-ID"/>
        </w:rPr>
      </w:pPr>
    </w:p>
    <w:p w14:paraId="4180BDA1" w14:textId="77777777" w:rsidR="00FA1A50" w:rsidRPr="002214F7" w:rsidRDefault="00FA1A50" w:rsidP="00FA1A50">
      <w:pPr>
        <w:spacing w:before="30" w:after="30" w:line="360" w:lineRule="auto"/>
        <w:jc w:val="center"/>
        <w:rPr>
          <w:lang w:val="id-ID"/>
        </w:rPr>
      </w:pPr>
      <w:r w:rsidRPr="01CE50FE">
        <w:rPr>
          <w:lang w:val="id-ID"/>
        </w:rPr>
        <w:t>Menyetujui,</w:t>
      </w:r>
    </w:p>
    <w:p w14:paraId="02F7A8CD" w14:textId="77777777" w:rsidR="00FA1A50" w:rsidRPr="002214F7" w:rsidRDefault="00FA1A50" w:rsidP="00FA1A50">
      <w:pPr>
        <w:spacing w:before="30" w:after="30" w:line="360" w:lineRule="auto"/>
        <w:jc w:val="center"/>
        <w:rPr>
          <w:b/>
        </w:rPr>
      </w:pPr>
    </w:p>
    <w:p w14:paraId="721375BE" w14:textId="77777777" w:rsidR="00FA1A50" w:rsidRPr="002214F7" w:rsidRDefault="00FA1A50" w:rsidP="00FA1A50">
      <w:pPr>
        <w:spacing w:before="30" w:after="30" w:line="360" w:lineRule="auto"/>
        <w:jc w:val="center"/>
        <w:rPr>
          <w:lang w:val="id-ID"/>
        </w:rPr>
      </w:pPr>
      <w:r>
        <w:rPr>
          <w:noProof/>
        </w:rPr>
        <mc:AlternateContent>
          <mc:Choice Requires="wps">
            <w:drawing>
              <wp:anchor distT="0" distB="0" distL="114300" distR="114300" simplePos="0" relativeHeight="251661312" behindDoc="0" locked="0" layoutInCell="1" allowOverlap="1" wp14:anchorId="05EF3C8A" wp14:editId="45F23A32">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77777777" w:rsidR="00FA1A50" w:rsidRDefault="00FA1A50" w:rsidP="00FA1A50"/>
                          <w:p w14:paraId="40BD5C4F" w14:textId="77777777" w:rsidR="00FA1A50" w:rsidRPr="00C52289" w:rsidRDefault="00FA1A50" w:rsidP="00FA1A50">
                            <w:pPr>
                              <w:rPr>
                                <w:u w:val="single"/>
                              </w:rPr>
                            </w:pPr>
                          </w:p>
                          <w:p w14:paraId="3B8B0742" w14:textId="0B9FCC8F" w:rsidR="00FA1A50" w:rsidRPr="00663F2A" w:rsidRDefault="00BA68BF" w:rsidP="00FA1A50">
                            <w:pPr>
                              <w:jc w:val="center"/>
                              <w:rPr>
                                <w:b/>
                                <w:bCs/>
                                <w:u w:val="single"/>
                                <w:lang w:val="id-ID"/>
                              </w:rPr>
                            </w:pPr>
                            <w:r w:rsidRPr="00BA68BF">
                              <w:rPr>
                                <w:b/>
                                <w:bCs/>
                                <w:u w:val="single"/>
                              </w:rPr>
                              <w:t xml:space="preserve">Gita Indah Marthasari, </w:t>
                            </w:r>
                            <w:proofErr w:type="gramStart"/>
                            <w:r w:rsidRPr="00BA68BF">
                              <w:rPr>
                                <w:b/>
                                <w:bCs/>
                                <w:u w:val="single"/>
                              </w:rPr>
                              <w:t>S.T</w:t>
                            </w:r>
                            <w:proofErr w:type="gramEnd"/>
                            <w:r w:rsidRPr="00BA68BF">
                              <w:rPr>
                                <w:b/>
                                <w:bCs/>
                                <w:u w:val="single"/>
                              </w:rPr>
                              <w:t>, M.Kom</w:t>
                            </w:r>
                          </w:p>
                          <w:p w14:paraId="5FA25088" w14:textId="40C9136D" w:rsidR="00FA1A50" w:rsidRPr="00663F2A" w:rsidRDefault="00BA68BF" w:rsidP="00BA68BF">
                            <w:pPr>
                              <w:jc w:val="center"/>
                              <w:rPr>
                                <w:b/>
                                <w:bCs/>
                                <w:lang w:val="id-ID"/>
                              </w:rPr>
                            </w:pPr>
                            <w:r w:rsidRPr="00BA68BF">
                              <w:rPr>
                                <w:b/>
                                <w:bCs/>
                              </w:rPr>
                              <w:t>NIDN: 0720038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77777777" w:rsidR="00FA1A50" w:rsidRDefault="00FA1A50" w:rsidP="00FA1A50"/>
                    <w:p w14:paraId="40BD5C4F" w14:textId="77777777" w:rsidR="00FA1A50" w:rsidRPr="00C52289" w:rsidRDefault="00FA1A50" w:rsidP="00FA1A50">
                      <w:pPr>
                        <w:rPr>
                          <w:u w:val="single"/>
                        </w:rPr>
                      </w:pPr>
                    </w:p>
                    <w:p w14:paraId="3B8B0742" w14:textId="0B9FCC8F" w:rsidR="00FA1A50" w:rsidRPr="00663F2A" w:rsidRDefault="00BA68BF" w:rsidP="00FA1A50">
                      <w:pPr>
                        <w:jc w:val="center"/>
                        <w:rPr>
                          <w:b/>
                          <w:bCs/>
                          <w:u w:val="single"/>
                          <w:lang w:val="id-ID"/>
                        </w:rPr>
                      </w:pPr>
                      <w:r w:rsidRPr="00BA68BF">
                        <w:rPr>
                          <w:b/>
                          <w:bCs/>
                          <w:u w:val="single"/>
                        </w:rPr>
                        <w:t xml:space="preserve">Gita Indah Marthasari, </w:t>
                      </w:r>
                      <w:proofErr w:type="gramStart"/>
                      <w:r w:rsidRPr="00BA68BF">
                        <w:rPr>
                          <w:b/>
                          <w:bCs/>
                          <w:u w:val="single"/>
                        </w:rPr>
                        <w:t>S.T</w:t>
                      </w:r>
                      <w:proofErr w:type="gramEnd"/>
                      <w:r w:rsidRPr="00BA68BF">
                        <w:rPr>
                          <w:b/>
                          <w:bCs/>
                          <w:u w:val="single"/>
                        </w:rPr>
                        <w:t>, M.Kom</w:t>
                      </w:r>
                    </w:p>
                    <w:p w14:paraId="5FA25088" w14:textId="40C9136D" w:rsidR="00FA1A50" w:rsidRPr="00663F2A" w:rsidRDefault="00BA68BF" w:rsidP="00BA68BF">
                      <w:pPr>
                        <w:jc w:val="center"/>
                        <w:rPr>
                          <w:b/>
                          <w:bCs/>
                          <w:lang w:val="id-ID"/>
                        </w:rPr>
                      </w:pPr>
                      <w:r w:rsidRPr="00BA68BF">
                        <w:rPr>
                          <w:b/>
                          <w:bCs/>
                        </w:rPr>
                        <w:t>NIDN: 0720038101</w:t>
                      </w:r>
                    </w:p>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78AF759D" wp14:editId="7E4005FC">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77777777" w:rsidR="00FA1A50" w:rsidRPr="00020EDF" w:rsidRDefault="00FA1A50" w:rsidP="00FA1A50">
                            <w:pPr>
                              <w:jc w:val="center"/>
                              <w:rPr>
                                <w:b/>
                                <w:u w:val="single"/>
                              </w:rPr>
                            </w:pPr>
                            <w:r w:rsidRPr="00020EDF">
                              <w:rPr>
                                <w:b/>
                                <w:u w:val="single"/>
                              </w:rPr>
                              <w:t xml:space="preserve">Wildan Suharso, </w:t>
                            </w:r>
                            <w:proofErr w:type="gramStart"/>
                            <w:r w:rsidRPr="00020EDF">
                              <w:rPr>
                                <w:b/>
                                <w:u w:val="single"/>
                              </w:rPr>
                              <w:t>S.Kom</w:t>
                            </w:r>
                            <w:proofErr w:type="gramEnd"/>
                            <w:r w:rsidRPr="00020EDF">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77777777" w:rsidR="00FA1A50" w:rsidRPr="00020EDF" w:rsidRDefault="00FA1A50" w:rsidP="00FA1A50">
                      <w:pPr>
                        <w:jc w:val="center"/>
                        <w:rPr>
                          <w:b/>
                          <w:u w:val="single"/>
                        </w:rPr>
                      </w:pPr>
                      <w:r w:rsidRPr="00020EDF">
                        <w:rPr>
                          <w:b/>
                          <w:u w:val="single"/>
                        </w:rPr>
                        <w:t xml:space="preserve">Wildan Suharso, </w:t>
                      </w:r>
                      <w:proofErr w:type="gramStart"/>
                      <w:r w:rsidRPr="00020EDF">
                        <w:rPr>
                          <w:b/>
                          <w:u w:val="single"/>
                        </w:rPr>
                        <w:t>S.Kom</w:t>
                      </w:r>
                      <w:proofErr w:type="gramEnd"/>
                      <w:r w:rsidRPr="00020EDF">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77777777" w:rsidR="00FA1A50" w:rsidRPr="002214F7" w:rsidRDefault="00FA1A50" w:rsidP="00FA1A50">
      <w:pPr>
        <w:spacing w:before="30" w:after="30" w:line="360" w:lineRule="auto"/>
        <w:rPr>
          <w:lang w:val="id-ID"/>
        </w:rPr>
      </w:pPr>
      <w:r w:rsidRPr="002214F7">
        <w:rPr>
          <w:lang w:val="id-ID"/>
        </w:rPr>
        <w:tab/>
      </w:r>
      <w:r w:rsidRPr="002214F7">
        <w:rPr>
          <w:lang w:val="id-ID"/>
        </w:rPr>
        <w:tab/>
      </w:r>
      <w:r w:rsidRPr="002214F7">
        <w:rPr>
          <w:lang w:val="id-ID"/>
        </w:rPr>
        <w:tab/>
      </w:r>
      <w:r w:rsidRPr="002214F7">
        <w:rPr>
          <w:lang w:val="id-ID"/>
        </w:rPr>
        <w:tab/>
      </w:r>
      <w:r w:rsidRPr="002214F7">
        <w:rPr>
          <w:lang w:val="id-ID"/>
        </w:rPr>
        <w:tab/>
      </w:r>
      <w:r w:rsidRPr="002214F7">
        <w:rPr>
          <w:lang w:val="id-ID"/>
        </w:rPr>
        <w:tab/>
      </w:r>
    </w:p>
    <w:p w14:paraId="5B9C021F" w14:textId="77777777" w:rsidR="00FA1A50" w:rsidRPr="002214F7" w:rsidRDefault="00FA1A50" w:rsidP="00FA1A50">
      <w:pPr>
        <w:spacing w:before="30" w:after="30" w:line="360" w:lineRule="auto"/>
        <w:rPr>
          <w:lang w:val="id-ID"/>
        </w:rPr>
      </w:pPr>
    </w:p>
    <w:p w14:paraId="0B0A3475" w14:textId="77777777"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069BA00B" w14:textId="77777777" w:rsidR="00FA1A50" w:rsidRDefault="00FA1A50">
      <w:pPr>
        <w:rPr>
          <w:b/>
        </w:rPr>
      </w:pPr>
      <w:r>
        <w:rPr>
          <w:b/>
        </w:rPr>
        <w:br w:type="page"/>
      </w:r>
    </w:p>
    <w:p w14:paraId="1A1856C1" w14:textId="77777777"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r w:rsidRPr="01CE50FE">
        <w:t>Latar Belakang</w:t>
      </w:r>
    </w:p>
    <w:p w14:paraId="1644C617" w14:textId="02F423F8" w:rsidR="00350C77" w:rsidRDefault="00FA1A50" w:rsidP="00AC1D1D">
      <w:pPr>
        <w:pStyle w:val="ListParagraph"/>
        <w:spacing w:line="360" w:lineRule="auto"/>
        <w:ind w:left="360" w:firstLine="360"/>
        <w:jc w:val="both"/>
      </w:pPr>
      <w:r>
        <w:t>Tahun 2023, sudah sampai saat ini bencana masih sering terjadi.</w:t>
      </w:r>
      <w:r w:rsidR="00AC1D1D" w:rsidRPr="00AC1D1D">
        <w:t xml:space="preserve"> </w:t>
      </w:r>
      <w:r w:rsidR="00AC1D1D">
        <w:t>Menurut Badan Nasional Penanggulangan Bencana (BNPB) melaporkan, terdapat 3.522 bencana alam di Indonesia yang terjadi sepanjang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r>
        <w:t>Tidak menutup kemungkinan karena usia bumi sudah sangat cukup lama. Kejadian yang sering terjadi tidak semua itu adalah bencana</w:t>
      </w:r>
      <w:r w:rsidR="009479CA">
        <w:t>,</w:t>
      </w:r>
      <w:r>
        <w:t xml:space="preserve"> karena kebanyakkan juga dari hal yang telah terjadi itu hanya fenomena alam yang terjadi. Pada dasarnya fenomena alam dan bencana adalah </w:t>
      </w:r>
      <w:r w:rsidR="00447FB2">
        <w:t xml:space="preserve">dua </w:t>
      </w:r>
      <w:r>
        <w:t xml:space="preserve">hal yang berbeda. </w:t>
      </w:r>
    </w:p>
    <w:p w14:paraId="05058088" w14:textId="109CEAD2" w:rsidR="00350C77" w:rsidRDefault="00FA1A50" w:rsidP="00350C77">
      <w:pPr>
        <w:pStyle w:val="ListParagraph"/>
        <w:spacing w:line="360" w:lineRule="auto"/>
        <w:ind w:left="360" w:firstLine="360"/>
        <w:jc w:val="both"/>
      </w:pPr>
      <w:r>
        <w:t xml:space="preserve">Fenomena alam </w:t>
      </w:r>
      <w:r w:rsidR="00DC3480">
        <w:t>merupakan</w:t>
      </w:r>
      <w:r>
        <w:t xml:space="preserve"> suatu kejadian atau proses yang terjadi di alam yang dapat diamati dan dijelaskan melalui ilmu pengetahuan.</w:t>
      </w:r>
      <w:r w:rsidR="009C034B" w:rsidRPr="009C034B">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w:t>
      </w:r>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t>an</w:t>
      </w:r>
      <w:r>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Default="00FA1A50" w:rsidP="00350C77">
      <w:pPr>
        <w:pStyle w:val="ListParagraph"/>
        <w:spacing w:line="360" w:lineRule="auto"/>
        <w:ind w:left="360" w:firstLine="360"/>
        <w:jc w:val="both"/>
      </w:pPr>
      <w:r>
        <w:t>Berbeda dengan bencana, bencana memiliki arti yang lain dengan fenomena alam. Menurut Undang-undang Nomor 24 Tahun 2007 tentang Penanggulangan</w:t>
      </w:r>
      <w:r w:rsidR="00350C77">
        <w:t xml:space="preserve"> </w:t>
      </w:r>
      <w:r>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t xml:space="preserve">s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Bencana alam merupakan fenomena alam yang tidak seorang manusiapun mampu memperkirakan kapan terjadinya, walaupun manusia dengan segala pengetahuannya berusaha untuk membaca fenomena alam tersebut</w:t>
      </w:r>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Bencana juga terjadi secara tiba-tiba atau kadang muncul secara bertahap. Kebencanaan merujuk pada segala bentuk kejadian atau peristiwa </w:t>
      </w:r>
      <w:r>
        <w:lastRenderedPageBreak/>
        <w:t>yang dapat menimbulkan kerusakan atau dampak negatif pada manusia, lingkungan, ekonomi, psikologis dan infrastruktur.</w:t>
      </w:r>
    </w:p>
    <w:p w14:paraId="301EA4EF" w14:textId="77777777" w:rsidR="00350C77" w:rsidRDefault="00FA1A50" w:rsidP="00350C77">
      <w:pPr>
        <w:pStyle w:val="ListParagraph"/>
        <w:spacing w:line="360" w:lineRule="auto"/>
        <w:ind w:left="360" w:firstLine="360"/>
        <w:jc w:val="both"/>
      </w:pPr>
      <w:r>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terkait bencana. </w:t>
      </w:r>
    </w:p>
    <w:p w14:paraId="254D61EB" w14:textId="77777777" w:rsidR="00350C77" w:rsidRDefault="00FA1A50" w:rsidP="00350C77">
      <w:pPr>
        <w:pStyle w:val="ListParagraph"/>
        <w:spacing w:line="360" w:lineRule="auto"/>
        <w:ind w:left="360" w:firstLine="360"/>
        <w:jc w:val="both"/>
      </w:pPr>
      <w:r>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ACA2AED" w14:textId="23E26D5C" w:rsidR="00350C77" w:rsidRDefault="00FA1A50" w:rsidP="00350C77">
      <w:pPr>
        <w:pStyle w:val="ListParagraph"/>
        <w:spacing w:line="360" w:lineRule="auto"/>
        <w:ind w:left="360" w:firstLine="360"/>
        <w:jc w:val="both"/>
      </w:pPr>
      <w:r>
        <w:t>Melihat kondisi di Indonesia masyarakatnya banyak yang kurang memiliki pemahaman terkait edukasi bencana saat ini, banyak bermunculan lembaga-lembaga filantropi/sosial yang berbondong-bondong membantu masyarakat dalam hal edukasi bencana. Secara istilah, filantropi adalah keikhlasan hati untuk menolong ataumemberikan sebagian harta, tenaga, maupun pikiran, secara sukarela untuk kepentingan orang lain</w:t>
      </w:r>
      <w:r w:rsidR="00DC3480">
        <w:fldChar w:fldCharType="begin"/>
      </w:r>
      <w:r w:rsidR="00C84404">
        <w:instrText xml:space="preserve"> ADDIN ZOTERO_ITEM CSL_CITATION {"citationID":"UCBe15xH","properties":{"formattedCitation":"[5]","plainCitation":"[5]","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C84404" w:rsidRPr="00C84404">
        <w:t>[5]</w:t>
      </w:r>
      <w:r w:rsidR="00DC3480">
        <w:fldChar w:fldCharType="end"/>
      </w:r>
      <w:r w:rsidR="00DC3480">
        <w:t xml:space="preserve">. </w:t>
      </w:r>
      <w:r>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31357597" w14:textId="5E97625B" w:rsidR="00FA1A50" w:rsidRPr="00D03DAB" w:rsidRDefault="00FA1A50" w:rsidP="00350C77">
      <w:pPr>
        <w:pStyle w:val="ListParagraph"/>
        <w:spacing w:line="360" w:lineRule="auto"/>
        <w:ind w:left="360" w:firstLine="360"/>
        <w:jc w:val="both"/>
      </w:pPr>
      <w:r>
        <w:t>Oleh karena itu, penulis ingin mengembangkan sebuah sistem berbasis website yang mampu</w:t>
      </w:r>
      <w:r w:rsidR="00447FB2">
        <w:t xml:space="preserve"> </w:t>
      </w:r>
      <w:proofErr w:type="gramStart"/>
      <w:r w:rsidR="00447FB2">
        <w:t>menarik  minat</w:t>
      </w:r>
      <w:proofErr w:type="gramEnd"/>
      <w:r w:rsidR="00447FB2">
        <w:t xml:space="preserve"> masyarakat serta</w:t>
      </w:r>
      <w:r>
        <w:t xml:space="preserve"> membantu dan mempermudah lembaga filantropi untuk memberikan edukasi</w:t>
      </w:r>
      <w:r w:rsidR="00447FB2">
        <w:t xml:space="preserve">. Edukasi ini bertujuan untuk menambah </w:t>
      </w:r>
      <w:r>
        <w:t>pemahaman pada masyarakat mengingat minimnya pemahaman mereka pada bencana</w:t>
      </w:r>
      <w:r w:rsidR="00447FB2">
        <w:t>. Hal</w:t>
      </w:r>
      <w:r>
        <w:t xml:space="preserve"> sebagai bentuk peningkatan kapasitas untuk mengurangi resiko terjadinya bencana.</w:t>
      </w:r>
    </w:p>
    <w:p w14:paraId="6AECDD59" w14:textId="77777777" w:rsidR="00FA1A50" w:rsidRDefault="00FA1A50" w:rsidP="00350C77">
      <w:pPr>
        <w:pStyle w:val="Heading2"/>
        <w:numPr>
          <w:ilvl w:val="0"/>
          <w:numId w:val="23"/>
        </w:numPr>
        <w:ind w:left="360"/>
      </w:pPr>
      <w:r w:rsidRPr="01CE50FE">
        <w:t>Rumusan Masalah</w:t>
      </w:r>
    </w:p>
    <w:p w14:paraId="1BF481B7" w14:textId="0AF7F2CE" w:rsidR="00FA1A50" w:rsidRDefault="00FA1A50" w:rsidP="00350C77">
      <w:pPr>
        <w:spacing w:line="360" w:lineRule="auto"/>
        <w:ind w:left="360" w:firstLine="360"/>
        <w:jc w:val="both"/>
      </w:pPr>
      <w:r>
        <w:t xml:space="preserve">Berdasarkan penjelasan dari latar belakang yang diberikan diatas, perumusan masalah adalah sebagai </w:t>
      </w:r>
      <w:proofErr w:type="gramStart"/>
      <w:r>
        <w:t>berikut :</w:t>
      </w:r>
      <w:proofErr w:type="gramEnd"/>
    </w:p>
    <w:p w14:paraId="0E210FFE" w14:textId="77777777" w:rsidR="00FA1A50" w:rsidRDefault="00FA1A50" w:rsidP="00FA1A50">
      <w:pPr>
        <w:pStyle w:val="ListParagraph"/>
        <w:numPr>
          <w:ilvl w:val="2"/>
          <w:numId w:val="20"/>
        </w:numPr>
        <w:spacing w:line="360" w:lineRule="auto"/>
        <w:jc w:val="both"/>
      </w:pPr>
      <w:r>
        <w:t>Bagaimana melakukan perancangan dan pengembangan Sistem edukasi kebencanaan pada Lembaga filantropi berbasis web?</w:t>
      </w:r>
    </w:p>
    <w:p w14:paraId="256F33D4" w14:textId="77777777" w:rsidR="00FA1A50" w:rsidRDefault="00FA1A50" w:rsidP="00FA1A50">
      <w:pPr>
        <w:pStyle w:val="ListParagraph"/>
        <w:numPr>
          <w:ilvl w:val="2"/>
          <w:numId w:val="20"/>
        </w:numPr>
        <w:spacing w:line="360" w:lineRule="auto"/>
        <w:jc w:val="both"/>
      </w:pPr>
      <w:r>
        <w:t>Bagaimana mengembangkan Pengembangan Sistem edukasi kebencanaan pada Lembaga filantropi berbasis web Dengan Metode Prototype Berbasis Web</w:t>
      </w:r>
    </w:p>
    <w:p w14:paraId="36241A77" w14:textId="77777777" w:rsidR="00FA1A50" w:rsidRDefault="00FA1A50" w:rsidP="00FA1A50">
      <w:pPr>
        <w:pStyle w:val="ListParagraph"/>
        <w:numPr>
          <w:ilvl w:val="2"/>
          <w:numId w:val="20"/>
        </w:numPr>
        <w:spacing w:line="360" w:lineRule="auto"/>
        <w:jc w:val="both"/>
      </w:pPr>
      <w:r>
        <w:t>Bagaimana melakukan pengujian terhadap Sistem edukasi kebencanaan pada Lembaga filantropi berbasis web setelah selesai proses pengembangan?</w:t>
      </w:r>
    </w:p>
    <w:p w14:paraId="221827E4" w14:textId="77777777" w:rsidR="00FA1A50" w:rsidRPr="0027704B" w:rsidRDefault="00FA1A50" w:rsidP="00FA1A50">
      <w:pPr>
        <w:pStyle w:val="ListParagraph"/>
        <w:numPr>
          <w:ilvl w:val="2"/>
          <w:numId w:val="20"/>
        </w:numPr>
        <w:spacing w:line="360" w:lineRule="auto"/>
        <w:jc w:val="both"/>
      </w:pPr>
      <w:r>
        <w:lastRenderedPageBreak/>
        <w:t xml:space="preserve">Bagaimana melakukan pengujian terhadap pemahaman kebencanaan pada masyarakat setelah memahami sistem edukasi kebencanaan berbasis web </w:t>
      </w:r>
      <w:proofErr w:type="gramStart"/>
      <w:r>
        <w:t>tersebut ?</w:t>
      </w:r>
      <w:proofErr w:type="gramEnd"/>
    </w:p>
    <w:p w14:paraId="13BF1572" w14:textId="713BFC57" w:rsidR="00FA1A50" w:rsidRPr="0030715D" w:rsidRDefault="00FA1A50" w:rsidP="00350C77">
      <w:pPr>
        <w:pStyle w:val="Heading2"/>
        <w:numPr>
          <w:ilvl w:val="0"/>
          <w:numId w:val="23"/>
        </w:numPr>
        <w:ind w:left="360"/>
      </w:pPr>
      <w:r w:rsidRPr="01CE50FE">
        <w:t>Tujuan Penelitian</w:t>
      </w:r>
    </w:p>
    <w:p w14:paraId="24A6720F" w14:textId="77777777" w:rsidR="00FA1A50" w:rsidRDefault="00FA1A50" w:rsidP="00350C77">
      <w:pPr>
        <w:spacing w:line="360" w:lineRule="auto"/>
        <w:ind w:left="360" w:firstLine="360"/>
        <w:jc w:val="both"/>
      </w:pPr>
      <w:r w:rsidRPr="00461FA5">
        <w:t xml:space="preserve">Berdasarkan pada permasalahan yang telah diuraikan pada rumusan masalah diatas, maka tujuan penelitian sebagai </w:t>
      </w:r>
      <w:proofErr w:type="gramStart"/>
      <w:r w:rsidRPr="00461FA5">
        <w:t>berikut :</w:t>
      </w:r>
      <w:proofErr w:type="gramEnd"/>
      <w:r w:rsidRPr="00461FA5">
        <w:t xml:space="preserve">  </w:t>
      </w:r>
    </w:p>
    <w:p w14:paraId="20727368" w14:textId="77777777" w:rsidR="00FA1A50" w:rsidRDefault="00FA1A50" w:rsidP="00FA1A50">
      <w:pPr>
        <w:pStyle w:val="ListParagraph"/>
        <w:numPr>
          <w:ilvl w:val="0"/>
          <w:numId w:val="21"/>
        </w:numPr>
        <w:spacing w:line="360" w:lineRule="auto"/>
        <w:ind w:left="1350"/>
        <w:jc w:val="both"/>
      </w:pPr>
      <w:r>
        <w:t>Pengembangan Website untuk edukasi kebencanaan oleh lembaga filantropi.</w:t>
      </w:r>
    </w:p>
    <w:p w14:paraId="61C21AF8" w14:textId="77777777" w:rsidR="00FA1A50" w:rsidRPr="00461FA5" w:rsidRDefault="00FA1A50" w:rsidP="00FA1A50">
      <w:pPr>
        <w:pStyle w:val="ListParagraph"/>
        <w:numPr>
          <w:ilvl w:val="0"/>
          <w:numId w:val="21"/>
        </w:numPr>
        <w:spacing w:line="360" w:lineRule="auto"/>
        <w:ind w:left="1350"/>
        <w:jc w:val="both"/>
      </w:pPr>
      <w:r>
        <w:t>Edukasi pengenalan tentang kebencanaan pada masyarakat dengan pengembangan website.</w:t>
      </w:r>
    </w:p>
    <w:p w14:paraId="6E919327" w14:textId="79D3084A" w:rsidR="00FA1A50" w:rsidRPr="00C11BB4" w:rsidRDefault="00FA1A50" w:rsidP="00350C77">
      <w:pPr>
        <w:pStyle w:val="Heading2"/>
        <w:numPr>
          <w:ilvl w:val="0"/>
          <w:numId w:val="23"/>
        </w:numPr>
        <w:ind w:left="360"/>
      </w:pPr>
      <w:r w:rsidRPr="01CE50FE">
        <w:t>Cakupan Masalah</w:t>
      </w:r>
    </w:p>
    <w:p w14:paraId="61C7310F" w14:textId="39F9FF48" w:rsidR="00FA1A50" w:rsidRDefault="00FA1A50" w:rsidP="00350C77">
      <w:pPr>
        <w:spacing w:line="360" w:lineRule="auto"/>
        <w:ind w:left="360" w:firstLine="360"/>
        <w:jc w:val="both"/>
      </w:pPr>
      <w:r w:rsidRPr="00461FA5">
        <w:t xml:space="preserve">Cakupan masalah perlu ditetapkan agar penelitian yang sedang berjalan tidak keluar dari topik pembahasan, maka cakupan atau batasan masalah dari penelitian ini adalah sebagai </w:t>
      </w:r>
      <w:proofErr w:type="gramStart"/>
      <w:r w:rsidRPr="00461FA5">
        <w:t>berikut :</w:t>
      </w:r>
      <w:proofErr w:type="gramEnd"/>
      <w:r w:rsidRPr="00461FA5">
        <w:t xml:space="preserve">  </w:t>
      </w:r>
    </w:p>
    <w:p w14:paraId="31B1E9E3" w14:textId="77777777" w:rsidR="00FA1A50" w:rsidRDefault="00FA1A50" w:rsidP="00FA1A50">
      <w:pPr>
        <w:pStyle w:val="ListParagraph"/>
        <w:numPr>
          <w:ilvl w:val="0"/>
          <w:numId w:val="22"/>
        </w:numPr>
        <w:spacing w:line="360" w:lineRule="auto"/>
        <w:ind w:left="1350"/>
        <w:jc w:val="both"/>
      </w:pPr>
      <w:r>
        <w:t>Edukasi yang diberikan terkait dari Kebencanaan</w:t>
      </w:r>
    </w:p>
    <w:p w14:paraId="1166705A" w14:textId="2E0BFB41" w:rsidR="00FA1A50" w:rsidRDefault="00FA1A50" w:rsidP="00FA1A50">
      <w:pPr>
        <w:pStyle w:val="ListParagraph"/>
        <w:numPr>
          <w:ilvl w:val="0"/>
          <w:numId w:val="22"/>
        </w:numPr>
        <w:spacing w:line="360" w:lineRule="auto"/>
        <w:ind w:left="1350"/>
        <w:jc w:val="both"/>
      </w:pPr>
      <w:r w:rsidRPr="0027704B">
        <w:t xml:space="preserve">Bahasa pemrograman </w:t>
      </w:r>
      <w:r>
        <w:t>HTML, CSS, JS</w:t>
      </w:r>
      <w:r w:rsidRPr="0027704B">
        <w:t xml:space="preserve"> dan database MySQ</w:t>
      </w:r>
      <w:r w:rsidR="006A74EE">
        <w:t>L</w:t>
      </w:r>
      <w:r w:rsidRPr="0027704B">
        <w:t xml:space="preserve"> framework Laravel</w:t>
      </w:r>
    </w:p>
    <w:p w14:paraId="21F0D9BB" w14:textId="399CC0D6" w:rsidR="00FA1A50" w:rsidRDefault="00FA1A50" w:rsidP="00FA1A50">
      <w:pPr>
        <w:pStyle w:val="ListParagraph"/>
        <w:numPr>
          <w:ilvl w:val="0"/>
          <w:numId w:val="22"/>
        </w:numPr>
        <w:spacing w:line="360" w:lineRule="auto"/>
        <w:ind w:left="1350"/>
        <w:jc w:val="both"/>
      </w:pPr>
      <w:r>
        <w:t>Sistem informasi yang dikembangkan berbasis websit</w:t>
      </w:r>
      <w:r w:rsidR="002C690A">
        <w:t>e</w:t>
      </w:r>
    </w:p>
    <w:p w14:paraId="6A946625" w14:textId="77777777" w:rsidR="00FA1A50" w:rsidRDefault="00FA1A50" w:rsidP="000F2778">
      <w:pPr>
        <w:spacing w:line="360" w:lineRule="auto"/>
        <w:rPr>
          <w:b/>
        </w:rPr>
      </w:pP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70A512D9" w:rsidR="00393C49" w:rsidRDefault="00FA1A50" w:rsidP="00393C49">
      <w:pPr>
        <w:pStyle w:val="ListParagraph"/>
        <w:spacing w:line="360" w:lineRule="auto"/>
        <w:ind w:left="0"/>
        <w:jc w:val="center"/>
        <w:rPr>
          <w:b/>
          <w:bCs/>
        </w:rPr>
      </w:pPr>
      <w:r w:rsidRPr="01CE50FE">
        <w:rPr>
          <w:b/>
          <w:bCs/>
        </w:rPr>
        <w:t>METODE PENELITIAN</w:t>
      </w:r>
    </w:p>
    <w:p w14:paraId="07D10E37" w14:textId="5DC79220" w:rsidR="00447FB2" w:rsidRDefault="00447FB2" w:rsidP="00734D59">
      <w:pPr>
        <w:pStyle w:val="ListParagraph"/>
        <w:spacing w:line="360" w:lineRule="auto"/>
        <w:ind w:left="0"/>
        <w:jc w:val="both"/>
      </w:pPr>
      <w:r>
        <w:tab/>
        <w:t xml:space="preserve">Penjelasan pada bab ini berupa metode yang </w:t>
      </w:r>
      <w:r w:rsidR="00BA68BF">
        <w:t>dilakukan oleh penulis selama penelitian ini berlangsung</w:t>
      </w:r>
      <w:r w:rsidR="00007187">
        <w:t>.</w:t>
      </w:r>
    </w:p>
    <w:p w14:paraId="4C3DBF46" w14:textId="77DFBE9D" w:rsidR="00007187" w:rsidRDefault="00007187" w:rsidP="00447FB2">
      <w:pPr>
        <w:pStyle w:val="ListParagraph"/>
        <w:spacing w:line="360" w:lineRule="auto"/>
        <w:ind w:left="0"/>
      </w:pPr>
    </w:p>
    <w:p w14:paraId="5DA0733C" w14:textId="0E96C4FB" w:rsidR="00007187" w:rsidRDefault="00007187" w:rsidP="00007187">
      <w:pPr>
        <w:pStyle w:val="ListParagraph"/>
        <w:numPr>
          <w:ilvl w:val="0"/>
          <w:numId w:val="26"/>
        </w:numPr>
        <w:spacing w:line="360" w:lineRule="auto"/>
        <w:rPr>
          <w:b/>
          <w:bCs/>
        </w:rPr>
      </w:pPr>
      <w:r>
        <w:rPr>
          <w:b/>
          <w:bCs/>
        </w:rPr>
        <w:t>Tahapan Penelitian</w:t>
      </w:r>
    </w:p>
    <w:p w14:paraId="11E4FE4E" w14:textId="31ADDD7F" w:rsidR="004340CA" w:rsidRDefault="005E469D" w:rsidP="004340CA">
      <w:pPr>
        <w:spacing w:line="360" w:lineRule="auto"/>
        <w:ind w:left="720" w:firstLine="720"/>
        <w:jc w:val="both"/>
      </w:pPr>
      <w:r>
        <w:t xml:space="preserve">Dalam Penelitian ini diharapkan dapat menghasilkan sebuah sistem, untuk merancang sistem edukasi kebencanaan yang </w:t>
      </w:r>
      <w:r w:rsidR="00734D59">
        <w:t xml:space="preserve">dimulai dengan perencanaan, </w:t>
      </w:r>
      <w:r w:rsidR="00BB6F37">
        <w:t>studi literatur</w:t>
      </w:r>
      <w:r w:rsidR="00734D59">
        <w:t>,</w:t>
      </w:r>
      <w:r w:rsidR="00BB6F37">
        <w:t xml:space="preserve"> dan</w:t>
      </w:r>
      <w:r w:rsidR="00734D59">
        <w:t xml:space="preserve"> perancangan sistem</w:t>
      </w:r>
      <w:bookmarkStart w:id="0" w:name="_Hlk134601741"/>
      <w:r w:rsidR="00BB6F37">
        <w:t>.</w:t>
      </w:r>
      <w:r w:rsidR="00F36F52">
        <w:t xml:space="preserve"> </w:t>
      </w:r>
    </w:p>
    <w:p w14:paraId="6EBCCBD6" w14:textId="77777777" w:rsidR="005A3328" w:rsidRDefault="007A204E" w:rsidP="005A3328">
      <w:pPr>
        <w:keepNext/>
        <w:spacing w:line="360" w:lineRule="auto"/>
        <w:jc w:val="center"/>
      </w:pPr>
      <w:r>
        <w:rPr>
          <w:noProof/>
        </w:rPr>
        <mc:AlternateContent>
          <mc:Choice Requires="wpi">
            <w:drawing>
              <wp:anchor distT="0" distB="0" distL="114300" distR="114300" simplePos="0" relativeHeight="251666432" behindDoc="0" locked="0" layoutInCell="1" allowOverlap="1" wp14:anchorId="685656ED" wp14:editId="1CA76613">
                <wp:simplePos x="0" y="0"/>
                <wp:positionH relativeFrom="column">
                  <wp:posOffset>-95580</wp:posOffset>
                </wp:positionH>
                <wp:positionV relativeFrom="paragraph">
                  <wp:posOffset>1999935</wp:posOffset>
                </wp:positionV>
                <wp:extent cx="13320" cy="10080"/>
                <wp:effectExtent l="133350" t="133350" r="63500" b="142875"/>
                <wp:wrapNone/>
                <wp:docPr id="21" name="Ink 21"/>
                <wp:cNvGraphicFramePr/>
                <a:graphic xmlns:a="http://schemas.openxmlformats.org/drawingml/2006/main">
                  <a:graphicData uri="http://schemas.microsoft.com/office/word/2010/wordprocessingInk">
                    <w14:contentPart bwMode="auto" r:id="rId9">
                      <w14:nvContentPartPr>
                        <w14:cNvContentPartPr/>
                      </w14:nvContentPartPr>
                      <w14:xfrm>
                        <a:off x="0" y="0"/>
                        <a:ext cx="13320" cy="10080"/>
                      </w14:xfrm>
                    </w14:contentPart>
                  </a:graphicData>
                </a:graphic>
              </wp:anchor>
            </w:drawing>
          </mc:Choice>
          <mc:Fallback>
            <w:pict>
              <v:shapetype w14:anchorId="3DA5E69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1" o:spid="_x0000_s1026" type="#_x0000_t75" style="position:absolute;margin-left:-12.5pt;margin-top:152.55pt;width:11pt;height:10.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">
                <v:imagedata r:id="rId10" o:title=""/>
              </v:shape>
            </w:pict>
          </mc:Fallback>
        </mc:AlternateContent>
      </w:r>
      <w:r w:rsidR="00BB6F37" w:rsidRPr="00BB6F37">
        <w:rPr>
          <w:noProof/>
        </w:rPr>
        <w:t xml:space="preserve"> </w:t>
      </w:r>
      <w:r w:rsidR="005A3328" w:rsidRPr="005A3328">
        <w:rPr>
          <w:noProof/>
        </w:rPr>
        <w:drawing>
          <wp:inline distT="0" distB="0" distL="0" distR="0" wp14:anchorId="6B895E20" wp14:editId="423BF4D3">
            <wp:extent cx="2533487" cy="4572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33487" cy="4572000"/>
                    </a:xfrm>
                    <a:prstGeom prst="rect">
                      <a:avLst/>
                    </a:prstGeom>
                  </pic:spPr>
                </pic:pic>
              </a:graphicData>
            </a:graphic>
          </wp:inline>
        </w:drawing>
      </w:r>
    </w:p>
    <w:p w14:paraId="14BF4B64" w14:textId="56BC1520" w:rsidR="00925B37" w:rsidRDefault="005A3328" w:rsidP="005A3328">
      <w:pPr>
        <w:pStyle w:val="Caption"/>
        <w:jc w:val="center"/>
      </w:pPr>
      <w:r>
        <w:t xml:space="preserve">Gambar </w:t>
      </w:r>
      <w:r>
        <w:fldChar w:fldCharType="begin"/>
      </w:r>
      <w:r>
        <w:instrText xml:space="preserve"> SEQ Gambar \* ARABIC </w:instrText>
      </w:r>
      <w:r>
        <w:fldChar w:fldCharType="separate"/>
      </w:r>
      <w:r>
        <w:rPr>
          <w:noProof/>
        </w:rPr>
        <w:t>1</w:t>
      </w:r>
      <w:r>
        <w:fldChar w:fldCharType="end"/>
      </w:r>
      <w:r w:rsidRPr="005A3328">
        <w:t xml:space="preserve"> </w:t>
      </w:r>
      <w:r>
        <w:t>Tahapan Penelitian</w:t>
      </w:r>
    </w:p>
    <w:p w14:paraId="26D3B93C" w14:textId="08836184" w:rsidR="00E24D71" w:rsidRDefault="00EA4260" w:rsidP="005A3328">
      <w:pPr>
        <w:spacing w:line="360" w:lineRule="auto"/>
        <w:ind w:left="720" w:firstLine="720"/>
        <w:jc w:val="both"/>
      </w:pPr>
      <w:r>
        <w:t>Pada tahap pertama pada penelitian dapat dijelaskan yaitu perencanaan. Yang dilakukan dalam perencanaan yaitu untuk menentukan masalah yang dihadapi</w:t>
      </w:r>
      <w:r w:rsidR="00BB6F37">
        <w:t xml:space="preserve"> dengan pengumpulan data pada </w:t>
      </w:r>
      <w:r w:rsidR="00BB6F37">
        <w:rPr>
          <w:i/>
          <w:iCs/>
        </w:rPr>
        <w:t>user</w:t>
      </w:r>
      <w:r w:rsidR="00BB6F37">
        <w:t>. Tahapan studi literatur,</w:t>
      </w:r>
      <w:r>
        <w:t xml:space="preserve"> mempelajari literatur-literatur yang tersedia yang berkaitan dengan topik dari penelitian ini </w:t>
      </w:r>
      <w:r w:rsidR="00BB6F37">
        <w:t xml:space="preserve">yang </w:t>
      </w:r>
      <w:r>
        <w:t>diambil dari jurnal-jurnal, buku maupun e-book, dan situs yang ada di interne</w:t>
      </w:r>
      <w:r w:rsidR="00BB6F37">
        <w:t>t</w:t>
      </w:r>
      <w:r>
        <w:t xml:space="preserve">. </w:t>
      </w:r>
      <w:r w:rsidR="00F36F52">
        <w:t>Tahap p</w:t>
      </w:r>
      <w:r w:rsidR="004340CA">
        <w:t>engembangan sistem</w:t>
      </w:r>
      <w:r w:rsidR="00E24D71">
        <w:t xml:space="preserve"> disini penulis menggunakan metode </w:t>
      </w:r>
      <w:r w:rsidR="00E24D71">
        <w:rPr>
          <w:i/>
          <w:iCs/>
        </w:rPr>
        <w:t xml:space="preserve">prototyping. </w:t>
      </w:r>
      <w:r w:rsidR="00E24D71">
        <w:t xml:space="preserve">Sebuah </w:t>
      </w:r>
      <w:r w:rsidR="00E24D71" w:rsidRPr="00E24D71">
        <w:rPr>
          <w:i/>
          <w:iCs/>
        </w:rPr>
        <w:t>prototype</w:t>
      </w:r>
      <w:r w:rsidR="00E24D71">
        <w:t xml:space="preserve"> adalah versi </w:t>
      </w:r>
      <w:r w:rsidR="00E24D71">
        <w:lastRenderedPageBreak/>
        <w:t>awal dari sistem perangkat lunak yang digunakan untuk mendemonstrasikan konsep-konsep, percobaan rancangan, dan menemukan lebih banyak masalah dan solusi yang memungkinkan</w:t>
      </w:r>
      <w:r w:rsidR="00E24D71">
        <w:fldChar w:fldCharType="begin"/>
      </w:r>
      <w:r w:rsidR="00E24D71">
        <w:instrText xml:space="preserve"> ADDIN ZOTERO_ITEM CSL_CITATION {"citationID":"ranYTsgt","properties":{"formattedCitation":"[6]","plainCitation":"[6]","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fldChar w:fldCharType="separate"/>
      </w:r>
      <w:r w:rsidR="00E24D71" w:rsidRPr="00E24D71">
        <w:t>[6]</w:t>
      </w:r>
      <w:r w:rsidR="00E24D71">
        <w:fldChar w:fldCharType="end"/>
      </w:r>
      <w:r w:rsidR="00E24D71">
        <w:t xml:space="preserve">. Model </w:t>
      </w:r>
      <w:r w:rsidR="00E24D71" w:rsidRPr="00E24D71">
        <w:rPr>
          <w:i/>
          <w:iCs/>
        </w:rPr>
        <w:t>prototyping</w:t>
      </w:r>
      <w:r w:rsidR="00E24D71">
        <w:t xml:space="preserve"> yang digunakan yaitu oleh Khosrow-Pour</w:t>
      </w:r>
      <w:r w:rsidR="005A3328">
        <w:t>.</w:t>
      </w:r>
    </w:p>
    <w:p w14:paraId="0D2F070F" w14:textId="77777777" w:rsidR="005A3328" w:rsidRDefault="00E24D71" w:rsidP="005A3328">
      <w:pPr>
        <w:keepNext/>
        <w:spacing w:line="360" w:lineRule="auto"/>
        <w:ind w:left="720" w:firstLine="720"/>
        <w:jc w:val="center"/>
      </w:pPr>
      <w:r>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2"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43A14DD4" w:rsidR="00E24D71" w:rsidRPr="00E24D71" w:rsidRDefault="005A3328" w:rsidP="005A3328">
      <w:pPr>
        <w:pStyle w:val="Caption"/>
        <w:jc w:val="center"/>
      </w:pPr>
      <w:r>
        <w:t xml:space="preserve">Gambar </w:t>
      </w:r>
      <w:r>
        <w:fldChar w:fldCharType="begin"/>
      </w:r>
      <w:r>
        <w:instrText xml:space="preserve"> SEQ Gambar \* ARABIC </w:instrText>
      </w:r>
      <w:r>
        <w:fldChar w:fldCharType="separate"/>
      </w:r>
      <w:r>
        <w:rPr>
          <w:noProof/>
        </w:rPr>
        <w:t>2</w:t>
      </w:r>
      <w:r>
        <w:fldChar w:fldCharType="end"/>
      </w:r>
      <w:r>
        <w:t xml:space="preserve"> Model prototyping oleh Khosrow-Pour</w:t>
      </w:r>
      <w:r>
        <w:fldChar w:fldCharType="begin"/>
      </w:r>
      <w:r>
        <w:instrText xml:space="preserve"> ADDIN ZOTERO_ITEM CSL_CITATION {"citationID":"ONXwnUz3","properties":{"formattedCitation":"[7]","plainCitation":"[7]","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fldChar w:fldCharType="separate"/>
      </w:r>
      <w:r w:rsidRPr="005A3328">
        <w:t>[7]</w:t>
      </w:r>
      <w:r>
        <w:fldChar w:fldCharType="end"/>
      </w:r>
    </w:p>
    <w:p w14:paraId="1A417A51" w14:textId="7AF85479" w:rsidR="00734D59" w:rsidRPr="00F36F52" w:rsidRDefault="005A3328" w:rsidP="005A3328">
      <w:pPr>
        <w:spacing w:line="360" w:lineRule="auto"/>
        <w:ind w:left="720"/>
        <w:jc w:val="both"/>
      </w:pPr>
      <w:r>
        <w:t xml:space="preserve">Model pengembangan sudah disesuaikan oleh penulis pada tahap penelitian sebelumnya. Pada tahap pengembangan sistem, mendengarkan </w:t>
      </w:r>
      <w:r w:rsidRPr="005A3328">
        <w:t>user</w:t>
      </w:r>
      <w:r>
        <w:t xml:space="preserve"> (kebutuhan </w:t>
      </w:r>
      <w:r w:rsidRPr="005A3328">
        <w:t>user</w:t>
      </w:r>
      <w:proofErr w:type="gramStart"/>
      <w:r>
        <w:t>) ,</w:t>
      </w:r>
      <w:proofErr w:type="gramEnd"/>
      <w:r>
        <w:t xml:space="preserve"> membangun dan memperbaiki sistem, dan </w:t>
      </w:r>
      <w:r w:rsidRPr="005A3328">
        <w:rPr>
          <w:i/>
          <w:iCs/>
        </w:rPr>
        <w:t>user</w:t>
      </w:r>
      <w:r>
        <w:t xml:space="preserve"> menguji coba prototipe </w:t>
      </w:r>
      <w:r w:rsidR="000B7889" w:rsidRPr="005A3328">
        <w:t>bahasa</w:t>
      </w:r>
      <w:r w:rsidR="000B7889">
        <w:t xml:space="preserve"> pemrograman apa yang akan digunakan dan merancang sistem seperti desain tampilan, kebutuhan </w:t>
      </w:r>
      <w:r w:rsidR="000B7889">
        <w:rPr>
          <w:i/>
          <w:iCs/>
        </w:rPr>
        <w:t>usecase,</w:t>
      </w:r>
      <w:r w:rsidR="000B7889">
        <w:t xml:space="preserve"> dan</w:t>
      </w:r>
      <w:r w:rsidR="000B7889">
        <w:rPr>
          <w:i/>
          <w:iCs/>
        </w:rPr>
        <w:t xml:space="preserve"> database</w:t>
      </w:r>
      <w:r w:rsidR="00F36F52">
        <w:rPr>
          <w:i/>
          <w:iCs/>
        </w:rPr>
        <w:t xml:space="preserve">. </w:t>
      </w:r>
      <w:r w:rsidR="00F36F52">
        <w:t>Pada bagian akhir akan dilakukan pengujian.</w:t>
      </w:r>
    </w:p>
    <w:p w14:paraId="2DEA3962" w14:textId="0DA8432A" w:rsidR="00E6753F" w:rsidRDefault="00E6753F" w:rsidP="00734D59">
      <w:pPr>
        <w:spacing w:line="360" w:lineRule="auto"/>
        <w:ind w:left="720" w:firstLine="720"/>
        <w:jc w:val="both"/>
      </w:pPr>
    </w:p>
    <w:p w14:paraId="0B255E94" w14:textId="7191655D" w:rsidR="00E6753F" w:rsidRDefault="00011E4F" w:rsidP="00011E4F">
      <w:pPr>
        <w:pStyle w:val="ListParagraph"/>
        <w:numPr>
          <w:ilvl w:val="0"/>
          <w:numId w:val="26"/>
        </w:numPr>
        <w:spacing w:line="360" w:lineRule="auto"/>
        <w:jc w:val="both"/>
        <w:rPr>
          <w:b/>
          <w:bCs/>
        </w:rPr>
      </w:pPr>
      <w:r>
        <w:rPr>
          <w:b/>
          <w:bCs/>
        </w:rPr>
        <w:t>Perencanaan</w:t>
      </w:r>
    </w:p>
    <w:p w14:paraId="4AFCC8B1" w14:textId="7234FF90" w:rsidR="00011E4F" w:rsidRDefault="00011E4F" w:rsidP="00011E4F">
      <w:pPr>
        <w:pStyle w:val="ListParagraph"/>
        <w:numPr>
          <w:ilvl w:val="0"/>
          <w:numId w:val="27"/>
        </w:numPr>
        <w:tabs>
          <w:tab w:val="left" w:pos="1800"/>
        </w:tabs>
        <w:spacing w:line="360" w:lineRule="auto"/>
        <w:jc w:val="both"/>
        <w:rPr>
          <w:b/>
          <w:bCs/>
        </w:rPr>
      </w:pPr>
      <w:r>
        <w:rPr>
          <w:b/>
          <w:bCs/>
        </w:rPr>
        <w:t>Identifikasi Masalah</w:t>
      </w:r>
    </w:p>
    <w:p w14:paraId="763D3CE8" w14:textId="1C275C3D" w:rsidR="00011E4F" w:rsidRDefault="00011E4F" w:rsidP="00011E4F">
      <w:pPr>
        <w:pStyle w:val="ListParagraph"/>
        <w:tabs>
          <w:tab w:val="left" w:pos="1800"/>
        </w:tabs>
        <w:spacing w:line="360" w:lineRule="auto"/>
        <w:ind w:left="1440"/>
        <w:jc w:val="both"/>
      </w:pPr>
      <w:r>
        <w:rPr>
          <w:b/>
          <w:bCs/>
        </w:rPr>
        <w:tab/>
      </w:r>
      <w:r w:rsidR="00925B37">
        <w:t xml:space="preserve">Tahapan awal dari penelitian ini yang dilakukan yaitu observasi dan wawancara. Dimana masalah merujuk pada lembaga filantropi yang </w:t>
      </w:r>
      <w:r w:rsidR="005A3328">
        <w:t xml:space="preserve">membutuhkan sebuah sistem untuk membantu dalam melakukan edukasi kebencanaan. </w:t>
      </w:r>
    </w:p>
    <w:p w14:paraId="2D0A5758" w14:textId="53BC48C5" w:rsidR="003063A6" w:rsidRDefault="003063A6" w:rsidP="003063A6">
      <w:pPr>
        <w:pStyle w:val="ListParagraph"/>
        <w:numPr>
          <w:ilvl w:val="0"/>
          <w:numId w:val="26"/>
        </w:numPr>
        <w:tabs>
          <w:tab w:val="left" w:pos="1800"/>
        </w:tabs>
        <w:spacing w:line="360" w:lineRule="auto"/>
        <w:jc w:val="both"/>
        <w:rPr>
          <w:b/>
          <w:bCs/>
        </w:rPr>
      </w:pPr>
      <w:r>
        <w:rPr>
          <w:b/>
          <w:bCs/>
        </w:rPr>
        <w:t>Studi Literatur</w:t>
      </w:r>
    </w:p>
    <w:p w14:paraId="7940848E" w14:textId="77777777" w:rsidR="003063A6" w:rsidRPr="003063A6" w:rsidRDefault="003063A6" w:rsidP="003063A6">
      <w:pPr>
        <w:pStyle w:val="ListParagraph"/>
        <w:tabs>
          <w:tab w:val="left" w:pos="1800"/>
        </w:tabs>
        <w:spacing w:line="360" w:lineRule="auto"/>
        <w:jc w:val="both"/>
        <w:rPr>
          <w:b/>
          <w:bCs/>
        </w:rPr>
      </w:pPr>
    </w:p>
    <w:p w14:paraId="3B2284D1" w14:textId="4A914BDD" w:rsidR="00EA4260" w:rsidRDefault="00EA4260" w:rsidP="00734D59">
      <w:pPr>
        <w:spacing w:line="360" w:lineRule="auto"/>
        <w:ind w:left="720" w:firstLine="720"/>
        <w:jc w:val="both"/>
      </w:pPr>
    </w:p>
    <w:p w14:paraId="4318352D" w14:textId="6CF15060" w:rsidR="00EA4260" w:rsidRDefault="00EA4260" w:rsidP="00734D59">
      <w:pPr>
        <w:spacing w:line="360" w:lineRule="auto"/>
        <w:ind w:left="720" w:firstLine="720"/>
        <w:jc w:val="both"/>
      </w:pPr>
    </w:p>
    <w:bookmarkEnd w:id="0"/>
    <w:p w14:paraId="0B5FD6AE" w14:textId="77777777" w:rsidR="00734D59" w:rsidRPr="00007187" w:rsidRDefault="00734D59" w:rsidP="00734D59">
      <w:pPr>
        <w:spacing w:line="360" w:lineRule="auto"/>
        <w:ind w:left="720" w:firstLine="720"/>
        <w:jc w:val="both"/>
      </w:pPr>
    </w:p>
    <w:p w14:paraId="13234387" w14:textId="77777777" w:rsidR="00FA1A50" w:rsidRDefault="00FA1A50" w:rsidP="00FA1A50">
      <w:pPr>
        <w:spacing w:line="360" w:lineRule="auto"/>
        <w:jc w:val="center"/>
        <w:rPr>
          <w:b/>
          <w:bCs/>
        </w:rPr>
      </w:pPr>
      <w:r>
        <w:rPr>
          <w:b/>
          <w:bCs/>
        </w:rPr>
        <w:t>Metode Prototype</w:t>
      </w:r>
    </w:p>
    <w:p w14:paraId="4AE256FA" w14:textId="77777777" w:rsidR="00FA1A50" w:rsidRDefault="00FA1A50" w:rsidP="00FA1A50">
      <w:pPr>
        <w:spacing w:line="360" w:lineRule="auto"/>
        <w:jc w:val="center"/>
        <w:rPr>
          <w:b/>
          <w:bCs/>
        </w:rPr>
      </w:pPr>
      <w:r>
        <w:rPr>
          <w:b/>
          <w:bCs/>
        </w:rPr>
        <w:t>Metode Black box Testing</w:t>
      </w:r>
    </w:p>
    <w:p w14:paraId="682F92DA" w14:textId="77777777" w:rsidR="00FA1A50" w:rsidRDefault="00FA1A50" w:rsidP="00FA1A50">
      <w:pPr>
        <w:spacing w:line="360" w:lineRule="auto"/>
        <w:jc w:val="center"/>
        <w:rPr>
          <w:b/>
          <w:bCs/>
        </w:rPr>
      </w:pPr>
      <w:r>
        <w:rPr>
          <w:b/>
          <w:bCs/>
        </w:rPr>
        <w:t>Metode UAT</w:t>
      </w:r>
    </w:p>
    <w:p w14:paraId="267584FF" w14:textId="408B9842" w:rsidR="00FA1A50" w:rsidRDefault="00FA1A50" w:rsidP="00393C49">
      <w:pPr>
        <w:spacing w:line="360" w:lineRule="auto"/>
        <w:rPr>
          <w:b/>
        </w:rPr>
      </w:pPr>
    </w:p>
    <w:p w14:paraId="465CE256" w14:textId="77777777" w:rsidR="00FA1A50" w:rsidRDefault="00FA1A50">
      <w:pPr>
        <w:rPr>
          <w:b/>
        </w:rPr>
      </w:pPr>
      <w:r>
        <w:rPr>
          <w:b/>
        </w:rPr>
        <w:lastRenderedPageBreak/>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77777777" w:rsidR="00FA1A50" w:rsidRDefault="00FA1A50" w:rsidP="00FA1A50">
      <w:pPr>
        <w:spacing w:line="360" w:lineRule="auto"/>
        <w:ind w:firstLine="720"/>
        <w:jc w:val="both"/>
      </w:pPr>
      <w:r>
        <w:t>Penelitian ini bertujuan untuk membangun sebuah sistem informasi edukasi kebencanaan. Karena dilihat dari para remaja saat ini yang masih kurang sadar dan pemahaman mereka terkait dari kebencanaan. Disini peneliti menggunakan metode _______ untuk melakukan pengembangan sistem informasi ini.</w:t>
      </w:r>
    </w:p>
    <w:p w14:paraId="1BFC7E72" w14:textId="77777777" w:rsidR="00FA1A50" w:rsidRDefault="00FA1A50" w:rsidP="000F2778">
      <w:pPr>
        <w:spacing w:line="360" w:lineRule="auto"/>
        <w:rPr>
          <w:b/>
        </w:rPr>
      </w:pPr>
    </w:p>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258CC1CB" w14:textId="77777777" w:rsidR="005A3328" w:rsidRPr="005A3328" w:rsidRDefault="00524022" w:rsidP="005A3328">
      <w:pPr>
        <w:pStyle w:val="Bibliography"/>
      </w:pPr>
      <w:r>
        <w:rPr>
          <w:b/>
        </w:rPr>
        <w:fldChar w:fldCharType="begin"/>
      </w:r>
      <w:r w:rsidR="00C84404">
        <w:rPr>
          <w:b/>
        </w:rPr>
        <w:instrText xml:space="preserve"> ADDIN ZOTERO_BIBL {"uncited":[],"omitted":[],"custom":[]} CSL_BIBLIOGRAPHY </w:instrText>
      </w:r>
      <w:r>
        <w:rPr>
          <w:b/>
        </w:rPr>
        <w:fldChar w:fldCharType="separate"/>
      </w:r>
      <w:r w:rsidR="005A3328" w:rsidRPr="005A3328">
        <w:t>[1]</w:t>
      </w:r>
      <w:r w:rsidR="005A3328" w:rsidRPr="005A3328">
        <w:tab/>
        <w:t>D. Bayu, “BNPB: Indonesia alami 3.522 Bencana Alam Pada 2022,” Dataindonesia.id, 2023. [Online]. Available: https://dataindonesia.id/ragam/detail/bnpb-indonesia-alami-3522-bencana-alam-pada-2022</w:t>
      </w:r>
    </w:p>
    <w:p w14:paraId="23F350FB" w14:textId="77777777" w:rsidR="005A3328" w:rsidRPr="005A3328" w:rsidRDefault="005A3328" w:rsidP="005A3328">
      <w:pPr>
        <w:pStyle w:val="Bibliography"/>
      </w:pPr>
      <w:r w:rsidRPr="005A3328">
        <w:t>[2]</w:t>
      </w:r>
      <w:r w:rsidRPr="005A3328">
        <w:tab/>
        <w:t>M. Ulfah, “Memahami Kehendak Allah Melalui Fenomena Alam,” 2010.</w:t>
      </w:r>
    </w:p>
    <w:p w14:paraId="4876648E" w14:textId="77777777" w:rsidR="005A3328" w:rsidRPr="005A3328" w:rsidRDefault="005A3328" w:rsidP="005A3328">
      <w:pPr>
        <w:pStyle w:val="Bibliography"/>
      </w:pPr>
      <w:r w:rsidRPr="005A3328">
        <w:t>[3]</w:t>
      </w:r>
      <w:r w:rsidRPr="005A3328">
        <w:tab/>
        <w:t>“Undang-Undang Republik Indonesia Nomor 24 Tahun 2007 Tentang Penanggulangan Bencana”.</w:t>
      </w:r>
    </w:p>
    <w:p w14:paraId="00FC7E58" w14:textId="77777777" w:rsidR="005A3328" w:rsidRPr="005A3328" w:rsidRDefault="005A3328" w:rsidP="005A3328">
      <w:pPr>
        <w:pStyle w:val="Bibliography"/>
      </w:pPr>
      <w:r w:rsidRPr="005A3328">
        <w:t>[4]</w:t>
      </w:r>
      <w:r w:rsidRPr="005A3328">
        <w:tab/>
        <w:t xml:space="preserve">Emosda, Lela, and Fadzlul, “MENGKONSTRUK PEMAHAMAN MASYARAKAT PEDULI BENCANA ALAM-BANJIR,” </w:t>
      </w:r>
      <w:r w:rsidRPr="005A3328">
        <w:rPr>
          <w:i/>
          <w:iCs/>
        </w:rPr>
        <w:t>Jurnal Pengabdian pada Masyarakat</w:t>
      </w:r>
      <w:r w:rsidRPr="005A3328">
        <w:t>, vol. 29, p. 21, 2014.</w:t>
      </w:r>
    </w:p>
    <w:p w14:paraId="7187B8E1" w14:textId="77777777" w:rsidR="005A3328" w:rsidRPr="005A3328" w:rsidRDefault="005A3328" w:rsidP="005A3328">
      <w:pPr>
        <w:pStyle w:val="Bibliography"/>
      </w:pPr>
      <w:r w:rsidRPr="005A3328">
        <w:t>[5]</w:t>
      </w:r>
      <w:r w:rsidRPr="005A3328">
        <w:tab/>
        <w:t>J. Farma, “Filantropi Islam Dalam Pemberdayaan Ekonomi Umat,” vol. 1, no. 1, 2021.</w:t>
      </w:r>
    </w:p>
    <w:p w14:paraId="7ECC7171" w14:textId="77777777" w:rsidR="005A3328" w:rsidRPr="005A3328" w:rsidRDefault="005A3328" w:rsidP="005A3328">
      <w:pPr>
        <w:pStyle w:val="Bibliography"/>
      </w:pPr>
      <w:r w:rsidRPr="005A3328">
        <w:t>[6]</w:t>
      </w:r>
      <w:r w:rsidRPr="005A3328">
        <w:tab/>
        <w:t xml:space="preserve">W. Nugraha and M. Syarif, “PENERAPAN METODE PROTOTYPE DALAM PERANCANGAN SISTEM INFORMASI PENGHITUNGAN VOLUME DAN COST PENJUALAN MINUMAN BERBASIS WEBSITE,” </w:t>
      </w:r>
      <w:r w:rsidRPr="005A3328">
        <w:rPr>
          <w:i/>
          <w:iCs/>
        </w:rPr>
        <w:t>JUSIM J. Sist. Inf. Musirawas</w:t>
      </w:r>
      <w:r w:rsidRPr="005A3328">
        <w:t>, vol. 3, no. 2, pp. 94–101, Dec. 2018, doi: 10.32767/</w:t>
      </w:r>
      <w:proofErr w:type="gramStart"/>
      <w:r w:rsidRPr="005A3328">
        <w:t>jusim.v</w:t>
      </w:r>
      <w:proofErr w:type="gramEnd"/>
      <w:r w:rsidRPr="005A3328">
        <w:t>3i2.331.</w:t>
      </w:r>
    </w:p>
    <w:p w14:paraId="04290267" w14:textId="77777777" w:rsidR="005A3328" w:rsidRPr="005A3328" w:rsidRDefault="005A3328" w:rsidP="005A3328">
      <w:pPr>
        <w:pStyle w:val="Bibliography"/>
      </w:pPr>
      <w:r w:rsidRPr="005A3328">
        <w:t>[7]</w:t>
      </w:r>
      <w:r w:rsidRPr="005A3328">
        <w:tab/>
        <w:t xml:space="preserve">K.-P. M., </w:t>
      </w:r>
      <w:r w:rsidRPr="005A3328">
        <w:rPr>
          <w:i/>
          <w:iCs/>
        </w:rPr>
        <w:t>Encyclopedia of Information Science and Technology.</w:t>
      </w:r>
      <w:r w:rsidRPr="005A3328">
        <w:t xml:space="preserve"> IGI Global, 2005.</w:t>
      </w:r>
    </w:p>
    <w:p w14:paraId="52BE7F20" w14:textId="284E63D1" w:rsidR="00524022" w:rsidRPr="00BB054D" w:rsidRDefault="00524022" w:rsidP="000F2778">
      <w:pPr>
        <w:spacing w:line="360" w:lineRule="auto"/>
        <w:rPr>
          <w:b/>
        </w:rPr>
        <w:sectPr w:rsidR="00524022" w:rsidRPr="00BB054D" w:rsidSect="00664F15">
          <w:footerReference w:type="default" r:id="rId13"/>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7704B">
      <w:pPr>
        <w:spacing w:line="360" w:lineRule="auto"/>
        <w:jc w:val="center"/>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5A638" w14:textId="77777777" w:rsidR="006A28D6" w:rsidRDefault="006A28D6">
      <w:r>
        <w:separator/>
      </w:r>
    </w:p>
  </w:endnote>
  <w:endnote w:type="continuationSeparator" w:id="0">
    <w:p w14:paraId="2AF1A0D7" w14:textId="77777777" w:rsidR="006A28D6" w:rsidRDefault="006A28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9B6B35" w14:textId="77777777" w:rsidR="006A28D6" w:rsidRDefault="006A28D6">
      <w:r>
        <w:separator/>
      </w:r>
    </w:p>
  </w:footnote>
  <w:footnote w:type="continuationSeparator" w:id="0">
    <w:p w14:paraId="0BAB7402" w14:textId="77777777" w:rsidR="006A28D6" w:rsidRDefault="006A28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6"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A0A086F"/>
    <w:multiLevelType w:val="hybridMultilevel"/>
    <w:tmpl w:val="0F5E032E"/>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15"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9"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4"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443221"/>
    <w:multiLevelType w:val="hybridMultilevel"/>
    <w:tmpl w:val="A5F2C2FC"/>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426005643">
    <w:abstractNumId w:val="5"/>
  </w:num>
  <w:num w:numId="2" w16cid:durableId="1790926752">
    <w:abstractNumId w:val="2"/>
  </w:num>
  <w:num w:numId="3" w16cid:durableId="27292958">
    <w:abstractNumId w:val="24"/>
  </w:num>
  <w:num w:numId="4" w16cid:durableId="475728548">
    <w:abstractNumId w:val="13"/>
  </w:num>
  <w:num w:numId="5" w16cid:durableId="361899368">
    <w:abstractNumId w:val="14"/>
  </w:num>
  <w:num w:numId="6" w16cid:durableId="2048139049">
    <w:abstractNumId w:val="11"/>
  </w:num>
  <w:num w:numId="7" w16cid:durableId="1109011873">
    <w:abstractNumId w:val="23"/>
  </w:num>
  <w:num w:numId="8" w16cid:durableId="766342329">
    <w:abstractNumId w:val="6"/>
  </w:num>
  <w:num w:numId="9" w16cid:durableId="16665320">
    <w:abstractNumId w:val="16"/>
  </w:num>
  <w:num w:numId="10" w16cid:durableId="1171749830">
    <w:abstractNumId w:val="12"/>
  </w:num>
  <w:num w:numId="11" w16cid:durableId="1808280173">
    <w:abstractNumId w:val="18"/>
  </w:num>
  <w:num w:numId="12" w16cid:durableId="347681614">
    <w:abstractNumId w:val="17"/>
  </w:num>
  <w:num w:numId="13" w16cid:durableId="654528608">
    <w:abstractNumId w:val="21"/>
  </w:num>
  <w:num w:numId="14" w16cid:durableId="1841311856">
    <w:abstractNumId w:val="25"/>
  </w:num>
  <w:num w:numId="15" w16cid:durableId="909971055">
    <w:abstractNumId w:val="0"/>
  </w:num>
  <w:num w:numId="16" w16cid:durableId="992872689">
    <w:abstractNumId w:val="10"/>
  </w:num>
  <w:num w:numId="17" w16cid:durableId="1963001687">
    <w:abstractNumId w:val="7"/>
  </w:num>
  <w:num w:numId="18" w16cid:durableId="553275536">
    <w:abstractNumId w:val="20"/>
  </w:num>
  <w:num w:numId="19" w16cid:durableId="582028421">
    <w:abstractNumId w:val="3"/>
  </w:num>
  <w:num w:numId="20" w16cid:durableId="252133356">
    <w:abstractNumId w:val="1"/>
  </w:num>
  <w:num w:numId="21" w16cid:durableId="1857386232">
    <w:abstractNumId w:val="22"/>
  </w:num>
  <w:num w:numId="22" w16cid:durableId="372048477">
    <w:abstractNumId w:val="19"/>
  </w:num>
  <w:num w:numId="23" w16cid:durableId="2118525878">
    <w:abstractNumId w:val="9"/>
  </w:num>
  <w:num w:numId="24" w16cid:durableId="19473737">
    <w:abstractNumId w:val="4"/>
  </w:num>
  <w:num w:numId="25" w16cid:durableId="509174805">
    <w:abstractNumId w:val="15"/>
  </w:num>
  <w:num w:numId="26" w16cid:durableId="786899810">
    <w:abstractNumId w:val="8"/>
  </w:num>
  <w:num w:numId="27" w16cid:durableId="1868731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07187"/>
    <w:rsid w:val="000106D6"/>
    <w:rsid w:val="00011E4F"/>
    <w:rsid w:val="000125CC"/>
    <w:rsid w:val="00014612"/>
    <w:rsid w:val="00017AF5"/>
    <w:rsid w:val="00020EDF"/>
    <w:rsid w:val="00023455"/>
    <w:rsid w:val="000256D8"/>
    <w:rsid w:val="00027A52"/>
    <w:rsid w:val="000377B1"/>
    <w:rsid w:val="00061775"/>
    <w:rsid w:val="00067011"/>
    <w:rsid w:val="00073622"/>
    <w:rsid w:val="00075333"/>
    <w:rsid w:val="00084443"/>
    <w:rsid w:val="00091A2D"/>
    <w:rsid w:val="000B07CF"/>
    <w:rsid w:val="000B37F9"/>
    <w:rsid w:val="000B7889"/>
    <w:rsid w:val="000C2443"/>
    <w:rsid w:val="000C2F48"/>
    <w:rsid w:val="000C3E33"/>
    <w:rsid w:val="000D46CA"/>
    <w:rsid w:val="000E0AF2"/>
    <w:rsid w:val="000E0F70"/>
    <w:rsid w:val="000E1E7F"/>
    <w:rsid w:val="000E2814"/>
    <w:rsid w:val="000E3A3F"/>
    <w:rsid w:val="000F0D51"/>
    <w:rsid w:val="000F1CD8"/>
    <w:rsid w:val="000F2145"/>
    <w:rsid w:val="000F2778"/>
    <w:rsid w:val="000F39CF"/>
    <w:rsid w:val="000F3C7D"/>
    <w:rsid w:val="000F48E1"/>
    <w:rsid w:val="001036FD"/>
    <w:rsid w:val="0010455E"/>
    <w:rsid w:val="00105830"/>
    <w:rsid w:val="00126796"/>
    <w:rsid w:val="00130369"/>
    <w:rsid w:val="0015075C"/>
    <w:rsid w:val="00166F7C"/>
    <w:rsid w:val="001700FD"/>
    <w:rsid w:val="00177C8F"/>
    <w:rsid w:val="00181544"/>
    <w:rsid w:val="00185736"/>
    <w:rsid w:val="0019794F"/>
    <w:rsid w:val="001B057E"/>
    <w:rsid w:val="001B42CF"/>
    <w:rsid w:val="001C115F"/>
    <w:rsid w:val="001C261C"/>
    <w:rsid w:val="001C2BB7"/>
    <w:rsid w:val="001C4204"/>
    <w:rsid w:val="001C48FF"/>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33E5F"/>
    <w:rsid w:val="002423E2"/>
    <w:rsid w:val="002424C5"/>
    <w:rsid w:val="00245AD8"/>
    <w:rsid w:val="0024630C"/>
    <w:rsid w:val="002524AA"/>
    <w:rsid w:val="00254B35"/>
    <w:rsid w:val="00254E41"/>
    <w:rsid w:val="00256A19"/>
    <w:rsid w:val="00263FDA"/>
    <w:rsid w:val="00264539"/>
    <w:rsid w:val="00272F24"/>
    <w:rsid w:val="0027662A"/>
    <w:rsid w:val="0027704B"/>
    <w:rsid w:val="00280EDD"/>
    <w:rsid w:val="00291E1D"/>
    <w:rsid w:val="0029685D"/>
    <w:rsid w:val="002A3AF4"/>
    <w:rsid w:val="002A4935"/>
    <w:rsid w:val="002A4CB4"/>
    <w:rsid w:val="002B15EA"/>
    <w:rsid w:val="002B1644"/>
    <w:rsid w:val="002B27EE"/>
    <w:rsid w:val="002C0AB2"/>
    <w:rsid w:val="002C1328"/>
    <w:rsid w:val="002C690A"/>
    <w:rsid w:val="002D2CE6"/>
    <w:rsid w:val="002E4223"/>
    <w:rsid w:val="00300DB0"/>
    <w:rsid w:val="003063A6"/>
    <w:rsid w:val="0030715D"/>
    <w:rsid w:val="00307720"/>
    <w:rsid w:val="00312437"/>
    <w:rsid w:val="00326CFD"/>
    <w:rsid w:val="00332215"/>
    <w:rsid w:val="0033739E"/>
    <w:rsid w:val="00350C77"/>
    <w:rsid w:val="00352650"/>
    <w:rsid w:val="00354F5B"/>
    <w:rsid w:val="00364192"/>
    <w:rsid w:val="00367D37"/>
    <w:rsid w:val="00372885"/>
    <w:rsid w:val="0038769C"/>
    <w:rsid w:val="00393C49"/>
    <w:rsid w:val="003A0313"/>
    <w:rsid w:val="003A0BC7"/>
    <w:rsid w:val="003A2123"/>
    <w:rsid w:val="003D4E86"/>
    <w:rsid w:val="003D7D1E"/>
    <w:rsid w:val="003E4BB9"/>
    <w:rsid w:val="00403A4F"/>
    <w:rsid w:val="00410663"/>
    <w:rsid w:val="00415976"/>
    <w:rsid w:val="00415FAE"/>
    <w:rsid w:val="00424F1D"/>
    <w:rsid w:val="00426B4E"/>
    <w:rsid w:val="0043375C"/>
    <w:rsid w:val="004340CA"/>
    <w:rsid w:val="00441AB5"/>
    <w:rsid w:val="0044301A"/>
    <w:rsid w:val="00447FB2"/>
    <w:rsid w:val="004541DA"/>
    <w:rsid w:val="00461FA5"/>
    <w:rsid w:val="00473958"/>
    <w:rsid w:val="004770AA"/>
    <w:rsid w:val="004940E6"/>
    <w:rsid w:val="0049695F"/>
    <w:rsid w:val="004973C5"/>
    <w:rsid w:val="004A1443"/>
    <w:rsid w:val="004A2BC3"/>
    <w:rsid w:val="004A44A6"/>
    <w:rsid w:val="004B2A00"/>
    <w:rsid w:val="004C20B8"/>
    <w:rsid w:val="004C5ABB"/>
    <w:rsid w:val="004C60FE"/>
    <w:rsid w:val="004D2D94"/>
    <w:rsid w:val="004D3CA9"/>
    <w:rsid w:val="004D64F4"/>
    <w:rsid w:val="004F3B28"/>
    <w:rsid w:val="00504144"/>
    <w:rsid w:val="005139BC"/>
    <w:rsid w:val="00517581"/>
    <w:rsid w:val="00524022"/>
    <w:rsid w:val="0052448C"/>
    <w:rsid w:val="00525377"/>
    <w:rsid w:val="00525623"/>
    <w:rsid w:val="005342C0"/>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7BE2"/>
    <w:rsid w:val="005A3328"/>
    <w:rsid w:val="005A34A8"/>
    <w:rsid w:val="005A3D02"/>
    <w:rsid w:val="005A5D52"/>
    <w:rsid w:val="005A67C1"/>
    <w:rsid w:val="005B341C"/>
    <w:rsid w:val="005B349A"/>
    <w:rsid w:val="005B699E"/>
    <w:rsid w:val="005C2447"/>
    <w:rsid w:val="005C7220"/>
    <w:rsid w:val="005E0F93"/>
    <w:rsid w:val="005E1C03"/>
    <w:rsid w:val="005E2D3E"/>
    <w:rsid w:val="005E469D"/>
    <w:rsid w:val="005E49DF"/>
    <w:rsid w:val="005F094C"/>
    <w:rsid w:val="005F4319"/>
    <w:rsid w:val="005F4755"/>
    <w:rsid w:val="006120A1"/>
    <w:rsid w:val="00637EC2"/>
    <w:rsid w:val="00642560"/>
    <w:rsid w:val="00644494"/>
    <w:rsid w:val="00663F2A"/>
    <w:rsid w:val="00664F15"/>
    <w:rsid w:val="006760B3"/>
    <w:rsid w:val="00685299"/>
    <w:rsid w:val="00693163"/>
    <w:rsid w:val="00696E0C"/>
    <w:rsid w:val="006A28D6"/>
    <w:rsid w:val="006A74EE"/>
    <w:rsid w:val="006B64EA"/>
    <w:rsid w:val="006C404F"/>
    <w:rsid w:val="006D0EC9"/>
    <w:rsid w:val="006D1511"/>
    <w:rsid w:val="006D2A0A"/>
    <w:rsid w:val="006D517B"/>
    <w:rsid w:val="006D77FE"/>
    <w:rsid w:val="006E07B9"/>
    <w:rsid w:val="006E4961"/>
    <w:rsid w:val="006F0EA9"/>
    <w:rsid w:val="006F532D"/>
    <w:rsid w:val="006F5811"/>
    <w:rsid w:val="006F6F10"/>
    <w:rsid w:val="00700182"/>
    <w:rsid w:val="00702784"/>
    <w:rsid w:val="00712791"/>
    <w:rsid w:val="00723C6D"/>
    <w:rsid w:val="00726223"/>
    <w:rsid w:val="00727A89"/>
    <w:rsid w:val="00734D59"/>
    <w:rsid w:val="0074039F"/>
    <w:rsid w:val="00742157"/>
    <w:rsid w:val="00747052"/>
    <w:rsid w:val="00754DFA"/>
    <w:rsid w:val="00756FCE"/>
    <w:rsid w:val="00760CD9"/>
    <w:rsid w:val="00761360"/>
    <w:rsid w:val="00765D3B"/>
    <w:rsid w:val="00767E4C"/>
    <w:rsid w:val="00771858"/>
    <w:rsid w:val="007778FF"/>
    <w:rsid w:val="00783B52"/>
    <w:rsid w:val="00793812"/>
    <w:rsid w:val="00796A66"/>
    <w:rsid w:val="007A204E"/>
    <w:rsid w:val="007B0320"/>
    <w:rsid w:val="007B2C10"/>
    <w:rsid w:val="007C234F"/>
    <w:rsid w:val="007C6284"/>
    <w:rsid w:val="007C74EE"/>
    <w:rsid w:val="007D0C8C"/>
    <w:rsid w:val="007E591D"/>
    <w:rsid w:val="00801382"/>
    <w:rsid w:val="008205BA"/>
    <w:rsid w:val="00820AC9"/>
    <w:rsid w:val="00820CBE"/>
    <w:rsid w:val="00821F44"/>
    <w:rsid w:val="00836EA2"/>
    <w:rsid w:val="008679BB"/>
    <w:rsid w:val="00867F01"/>
    <w:rsid w:val="0087364C"/>
    <w:rsid w:val="00893173"/>
    <w:rsid w:val="008A20D8"/>
    <w:rsid w:val="008A316A"/>
    <w:rsid w:val="008A7AC9"/>
    <w:rsid w:val="008B24E6"/>
    <w:rsid w:val="008D35F3"/>
    <w:rsid w:val="008D6D24"/>
    <w:rsid w:val="008E7A0B"/>
    <w:rsid w:val="00921A1E"/>
    <w:rsid w:val="00922FF6"/>
    <w:rsid w:val="00925B37"/>
    <w:rsid w:val="00930181"/>
    <w:rsid w:val="009306EE"/>
    <w:rsid w:val="009340EB"/>
    <w:rsid w:val="00936F9D"/>
    <w:rsid w:val="009406EA"/>
    <w:rsid w:val="009416DB"/>
    <w:rsid w:val="009479CA"/>
    <w:rsid w:val="009546DF"/>
    <w:rsid w:val="00954C9E"/>
    <w:rsid w:val="00960475"/>
    <w:rsid w:val="00974229"/>
    <w:rsid w:val="00977162"/>
    <w:rsid w:val="00994923"/>
    <w:rsid w:val="009975FC"/>
    <w:rsid w:val="009977C2"/>
    <w:rsid w:val="009A1994"/>
    <w:rsid w:val="009A1A93"/>
    <w:rsid w:val="009A220D"/>
    <w:rsid w:val="009B00C3"/>
    <w:rsid w:val="009B6853"/>
    <w:rsid w:val="009B701B"/>
    <w:rsid w:val="009B7F5D"/>
    <w:rsid w:val="009C034B"/>
    <w:rsid w:val="009D50D2"/>
    <w:rsid w:val="009D680C"/>
    <w:rsid w:val="009E0A5A"/>
    <w:rsid w:val="009E4A03"/>
    <w:rsid w:val="009E6394"/>
    <w:rsid w:val="009E6E76"/>
    <w:rsid w:val="009E7210"/>
    <w:rsid w:val="009F2DB7"/>
    <w:rsid w:val="009F4552"/>
    <w:rsid w:val="009F7B8B"/>
    <w:rsid w:val="00A05971"/>
    <w:rsid w:val="00A070D0"/>
    <w:rsid w:val="00A11A22"/>
    <w:rsid w:val="00A23C86"/>
    <w:rsid w:val="00A248F0"/>
    <w:rsid w:val="00A30590"/>
    <w:rsid w:val="00A33791"/>
    <w:rsid w:val="00A370E3"/>
    <w:rsid w:val="00A41718"/>
    <w:rsid w:val="00A4459E"/>
    <w:rsid w:val="00A44EDD"/>
    <w:rsid w:val="00A619B3"/>
    <w:rsid w:val="00A6294B"/>
    <w:rsid w:val="00A65C29"/>
    <w:rsid w:val="00A81FB0"/>
    <w:rsid w:val="00A84B4E"/>
    <w:rsid w:val="00A902D8"/>
    <w:rsid w:val="00A9095F"/>
    <w:rsid w:val="00AA1524"/>
    <w:rsid w:val="00AA19DF"/>
    <w:rsid w:val="00AA6334"/>
    <w:rsid w:val="00AB00B7"/>
    <w:rsid w:val="00AB3819"/>
    <w:rsid w:val="00AB6B64"/>
    <w:rsid w:val="00AC1D1D"/>
    <w:rsid w:val="00AC35D0"/>
    <w:rsid w:val="00AC3622"/>
    <w:rsid w:val="00AD64B7"/>
    <w:rsid w:val="00AE09A7"/>
    <w:rsid w:val="00AE4D3F"/>
    <w:rsid w:val="00B027E0"/>
    <w:rsid w:val="00B03B17"/>
    <w:rsid w:val="00B11B92"/>
    <w:rsid w:val="00B17814"/>
    <w:rsid w:val="00B21398"/>
    <w:rsid w:val="00B37E48"/>
    <w:rsid w:val="00B44946"/>
    <w:rsid w:val="00B465B2"/>
    <w:rsid w:val="00B540FC"/>
    <w:rsid w:val="00B55F7C"/>
    <w:rsid w:val="00B6138E"/>
    <w:rsid w:val="00B679DA"/>
    <w:rsid w:val="00B706F8"/>
    <w:rsid w:val="00B80544"/>
    <w:rsid w:val="00B84A66"/>
    <w:rsid w:val="00B8511F"/>
    <w:rsid w:val="00BA5E83"/>
    <w:rsid w:val="00BA68BF"/>
    <w:rsid w:val="00BA73AF"/>
    <w:rsid w:val="00BB6F37"/>
    <w:rsid w:val="00BC484B"/>
    <w:rsid w:val="00BC716A"/>
    <w:rsid w:val="00BD23B3"/>
    <w:rsid w:val="00BE257A"/>
    <w:rsid w:val="00BE2DED"/>
    <w:rsid w:val="00BE3AF9"/>
    <w:rsid w:val="00BE421F"/>
    <w:rsid w:val="00C033DA"/>
    <w:rsid w:val="00C11BB4"/>
    <w:rsid w:val="00C20869"/>
    <w:rsid w:val="00C2389F"/>
    <w:rsid w:val="00C45535"/>
    <w:rsid w:val="00C51350"/>
    <w:rsid w:val="00C5322F"/>
    <w:rsid w:val="00C53823"/>
    <w:rsid w:val="00C54D8F"/>
    <w:rsid w:val="00C56D2B"/>
    <w:rsid w:val="00C67D2B"/>
    <w:rsid w:val="00C73B94"/>
    <w:rsid w:val="00C84404"/>
    <w:rsid w:val="00C93790"/>
    <w:rsid w:val="00C94956"/>
    <w:rsid w:val="00CA5EE1"/>
    <w:rsid w:val="00CB1564"/>
    <w:rsid w:val="00CB24AB"/>
    <w:rsid w:val="00CB5E29"/>
    <w:rsid w:val="00CB697D"/>
    <w:rsid w:val="00CC002D"/>
    <w:rsid w:val="00CC123C"/>
    <w:rsid w:val="00CC16E5"/>
    <w:rsid w:val="00CC228A"/>
    <w:rsid w:val="00CC72C8"/>
    <w:rsid w:val="00CD3809"/>
    <w:rsid w:val="00CD70A7"/>
    <w:rsid w:val="00CE7939"/>
    <w:rsid w:val="00CF3D50"/>
    <w:rsid w:val="00D02642"/>
    <w:rsid w:val="00D03ABA"/>
    <w:rsid w:val="00D03C80"/>
    <w:rsid w:val="00D03DAB"/>
    <w:rsid w:val="00D05A97"/>
    <w:rsid w:val="00D05C4A"/>
    <w:rsid w:val="00D07AEC"/>
    <w:rsid w:val="00D1281C"/>
    <w:rsid w:val="00D1465D"/>
    <w:rsid w:val="00D241CF"/>
    <w:rsid w:val="00D25516"/>
    <w:rsid w:val="00D25B03"/>
    <w:rsid w:val="00D27E0D"/>
    <w:rsid w:val="00D32740"/>
    <w:rsid w:val="00D352EC"/>
    <w:rsid w:val="00D36CA8"/>
    <w:rsid w:val="00D4431D"/>
    <w:rsid w:val="00D6020E"/>
    <w:rsid w:val="00D77879"/>
    <w:rsid w:val="00D93EEF"/>
    <w:rsid w:val="00DA04AD"/>
    <w:rsid w:val="00DB1908"/>
    <w:rsid w:val="00DB2B94"/>
    <w:rsid w:val="00DB3AE1"/>
    <w:rsid w:val="00DC3480"/>
    <w:rsid w:val="00DC431D"/>
    <w:rsid w:val="00DD20E6"/>
    <w:rsid w:val="00DD718C"/>
    <w:rsid w:val="00DE7526"/>
    <w:rsid w:val="00DF32D4"/>
    <w:rsid w:val="00DF376C"/>
    <w:rsid w:val="00DF3A30"/>
    <w:rsid w:val="00E10D6C"/>
    <w:rsid w:val="00E211C5"/>
    <w:rsid w:val="00E24D71"/>
    <w:rsid w:val="00E26491"/>
    <w:rsid w:val="00E3097D"/>
    <w:rsid w:val="00E41B0F"/>
    <w:rsid w:val="00E428BF"/>
    <w:rsid w:val="00E42AC5"/>
    <w:rsid w:val="00E4599C"/>
    <w:rsid w:val="00E6153C"/>
    <w:rsid w:val="00E6753F"/>
    <w:rsid w:val="00E75927"/>
    <w:rsid w:val="00E841D7"/>
    <w:rsid w:val="00E8621E"/>
    <w:rsid w:val="00E871AC"/>
    <w:rsid w:val="00EA0A1C"/>
    <w:rsid w:val="00EA3A92"/>
    <w:rsid w:val="00EA4260"/>
    <w:rsid w:val="00EA4B4A"/>
    <w:rsid w:val="00EC2C72"/>
    <w:rsid w:val="00EC5ABA"/>
    <w:rsid w:val="00EC6104"/>
    <w:rsid w:val="00ED4A5C"/>
    <w:rsid w:val="00ED6771"/>
    <w:rsid w:val="00EE41B5"/>
    <w:rsid w:val="00EF15D8"/>
    <w:rsid w:val="00EF237C"/>
    <w:rsid w:val="00EF4E94"/>
    <w:rsid w:val="00EF7FA5"/>
    <w:rsid w:val="00F1766C"/>
    <w:rsid w:val="00F17CEB"/>
    <w:rsid w:val="00F27B62"/>
    <w:rsid w:val="00F314C6"/>
    <w:rsid w:val="00F350EF"/>
    <w:rsid w:val="00F3550A"/>
    <w:rsid w:val="00F36F52"/>
    <w:rsid w:val="00F37263"/>
    <w:rsid w:val="00F510F4"/>
    <w:rsid w:val="00F527F7"/>
    <w:rsid w:val="00F6446E"/>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27 24575,'5'0'0,"1"-4"0,4-7 0,5-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3</TotalTime>
  <Pages>11</Pages>
  <Words>2339</Words>
  <Characters>13336</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19</cp:revision>
  <cp:lastPrinted>2023-01-17T16:53:00Z</cp:lastPrinted>
  <dcterms:created xsi:type="dcterms:W3CDTF">2023-03-09T05:33:00Z</dcterms:created>
  <dcterms:modified xsi:type="dcterms:W3CDTF">2023-05-10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hcogTj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